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A50CC0">
      <w:pPr>
        <w:pStyle w:val="Corpodetexto"/>
        <w:spacing w:before="3969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 xml:space="preserve">ANA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969"/>
        <w:ind w:firstLine="0"/>
        <w:jc w:val="center"/>
      </w:pPr>
      <w:r w:rsidRPr="007E3CB8">
        <w:rPr>
          <w:b/>
          <w:bCs/>
          <w:caps/>
        </w:rPr>
        <w:t>Ana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Pr="00A668C4" w:rsidRDefault="00A50CC0" w:rsidP="00A50CC0">
      <w:pPr>
        <w:pStyle w:val="Corpodetexto"/>
        <w:ind w:firstLine="0"/>
        <w:jc w:val="center"/>
        <w:rPr>
          <w:b/>
          <w:bCs/>
          <w:u w:val="single"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A50CC0" w:rsidP="00A50CC0">
      <w:pPr>
        <w:pStyle w:val="Corpodetexto"/>
        <w:spacing w:before="1701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A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276129" w:rsidRDefault="000B43F7" w:rsidP="00276129">
      <w:r w:rsidRPr="00276129"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RESUMO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ABSTRACT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 w:rsidRPr="000B43F7">
        <w:lastRenderedPageBreak/>
        <w:t>LISTA DE ILUSTRAÇÕES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LISTA DE ABREVIATURAS E SIGLAS</w:t>
      </w:r>
    </w:p>
    <w:p w:rsidR="00276129" w:rsidRDefault="00276129">
      <w:pPr>
        <w:spacing w:after="200"/>
      </w:pPr>
      <w:r>
        <w:br w:type="page"/>
      </w:r>
    </w:p>
    <w:p w:rsidR="00A50CC0" w:rsidRDefault="000B43F7">
      <w:pPr>
        <w:spacing w:after="200"/>
      </w:pPr>
      <w:r>
        <w:lastRenderedPageBreak/>
        <w:t>SUM</w:t>
      </w:r>
      <w:r w:rsidR="00276129">
        <w:t>ÁRIO</w:t>
      </w:r>
      <w:r w:rsidR="00A50CC0">
        <w:br w:type="page"/>
      </w:r>
    </w:p>
    <w:p w:rsidR="00A50CC0" w:rsidRDefault="00A50CC0" w:rsidP="007F44CB">
      <w:pPr>
        <w:pStyle w:val="Ttulo1"/>
      </w:pPr>
      <w:r>
        <w:lastRenderedPageBreak/>
        <w:t>INTRODUÇÃO</w:t>
      </w:r>
    </w:p>
    <w:p w:rsidR="00473AB4" w:rsidRDefault="00473AB4" w:rsidP="00275C39">
      <w:pPr>
        <w:pStyle w:val="PargrafodaLista"/>
      </w:pPr>
    </w:p>
    <w:p w:rsidR="00EE5307" w:rsidRDefault="00BF159E" w:rsidP="00275C39">
      <w:pPr>
        <w:pStyle w:val="PargrafodaLista"/>
        <w:rPr>
          <w:b/>
        </w:rPr>
      </w:pPr>
      <w:r>
        <w:t>O hábito de guardar informações</w:t>
      </w:r>
      <w:r w:rsidR="006870F5">
        <w:t xml:space="preserve"> sejam</w:t>
      </w:r>
      <w:r>
        <w:t xml:space="preserve"> eles, documento,</w:t>
      </w:r>
      <w:r w:rsidR="00EE5307">
        <w:t xml:space="preserve"> </w:t>
      </w:r>
      <w:r>
        <w:t>fotos, livros, estudos científicos e assim por diante, vem crescendo com a interação entre homem-máquina. E com isso, gerou reflexos na área de tecnologia, logo, armazenar as informações e dados se tornou algo do cotidiano, tendo em vista a facilidade do usuário</w:t>
      </w:r>
      <w:r w:rsidR="006870F5">
        <w:t xml:space="preserve"> </w:t>
      </w:r>
      <w:r>
        <w:t>em operar o sistema, que de forma mecânica deixa de perceber a quantidade de dados e informações armazenadas</w:t>
      </w:r>
      <w:r w:rsidR="00275C39">
        <w:rPr>
          <w:b/>
        </w:rPr>
        <w:t>.</w:t>
      </w:r>
      <w:r w:rsidRPr="00732363">
        <w:rPr>
          <w:b/>
        </w:rPr>
        <w:t xml:space="preserve"> </w:t>
      </w:r>
    </w:p>
    <w:p w:rsidR="0013656F" w:rsidRDefault="006870F5" w:rsidP="00275C39">
      <w:pPr>
        <w:pStyle w:val="PargrafodaLista"/>
      </w:pPr>
      <w:r w:rsidRPr="00B21084">
        <w:t>“No artigo publicado pelo “CCC (</w:t>
      </w:r>
      <w:proofErr w:type="spellStart"/>
      <w:r w:rsidRPr="00B21084">
        <w:t>computing</w:t>
      </w:r>
      <w:proofErr w:type="spellEnd"/>
      <w:r w:rsidRPr="00B21084">
        <w:t xml:space="preserve"> </w:t>
      </w:r>
      <w:proofErr w:type="spellStart"/>
      <w:r w:rsidRPr="00B21084">
        <w:t>community</w:t>
      </w:r>
      <w:proofErr w:type="spellEnd"/>
      <w:r w:rsidRPr="00B21084">
        <w:t xml:space="preserve"> consortium)” (Big-Data </w:t>
      </w:r>
      <w:proofErr w:type="spellStart"/>
      <w:r w:rsidRPr="00B21084">
        <w:t>Computing</w:t>
      </w:r>
      <w:proofErr w:type="spellEnd"/>
      <w:r w:rsidRPr="00B21084">
        <w:t>: Criando revolucionário avanços no comércio, ciência e sociedade),</w:t>
      </w:r>
      <w:proofErr w:type="gramStart"/>
      <w:r w:rsidRPr="00B21084">
        <w:t xml:space="preserve"> “</w:t>
      </w:r>
      <w:proofErr w:type="gramEnd"/>
      <w:r w:rsidR="0013656F">
        <w:t xml:space="preserve"> a rede Wal-Mart recentemente contratou </w:t>
      </w:r>
      <w:proofErr w:type="spellStart"/>
      <w:r w:rsidR="0013656F">
        <w:t>Hewlett</w:t>
      </w:r>
      <w:proofErr w:type="spellEnd"/>
      <w:r w:rsidR="0013656F">
        <w:t xml:space="preserve"> Packard para construir um armazém capaz de armazenar 4 </w:t>
      </w:r>
      <w:proofErr w:type="spellStart"/>
      <w:r w:rsidR="0013656F">
        <w:t>petabytes</w:t>
      </w:r>
      <w:proofErr w:type="spellEnd"/>
      <w:r w:rsidR="0013656F">
        <w:t xml:space="preserve"> (4 trilhão de bytes) de dados, registrando cada compra registrada por seus terminais de ponto-de-venda (em torno de 267 milhões de transações por dia) em suas 6.000 lojas em todo o mundo. </w:t>
      </w:r>
      <w:r>
        <w:t>“Através da aplicação de aprendizagem de máquina a esses dados, eles podem detectar padrões que indicam a eficácia de suas estratégias de preços, publicidades, campanhas e gerenciar melhor suas cadeias de inventário e de abastecimento”</w:t>
      </w:r>
      <w:r w:rsidR="0013656F">
        <w:t>.</w:t>
      </w:r>
    </w:p>
    <w:p w:rsidR="00EE5307" w:rsidRDefault="00BF159E" w:rsidP="00275C39">
      <w:pPr>
        <w:pStyle w:val="PargrafodaLista"/>
      </w:pPr>
      <w:r w:rsidRPr="00EE5307">
        <w:t>Hoje, com o avan</w:t>
      </w:r>
      <w:r w:rsidR="00EE5307">
        <w:t xml:space="preserve">ço e dependência da </w:t>
      </w:r>
      <w:r w:rsidR="006870F5">
        <w:t>tecnologia,</w:t>
      </w:r>
      <w:r w:rsidR="006870F5" w:rsidRPr="00EE5307">
        <w:t xml:space="preserve"> o</w:t>
      </w:r>
      <w:r w:rsidRPr="00EE5307">
        <w:t xml:space="preserve"> homem manipula o que há</w:t>
      </w:r>
      <w:r w:rsidR="00EE5307">
        <w:t xml:space="preserve"> de mais importante que permite </w:t>
      </w:r>
      <w:r w:rsidRPr="00EE5307">
        <w:t>que haja toda essa</w:t>
      </w:r>
      <w:r w:rsidR="00EE5307">
        <w:t xml:space="preserve"> evolução, a informação.</w:t>
      </w:r>
    </w:p>
    <w:p w:rsidR="00EE5307" w:rsidRDefault="00EE5307" w:rsidP="00275C39">
      <w:pPr>
        <w:pStyle w:val="PargrafodaLista"/>
      </w:pPr>
      <w:r>
        <w:t xml:space="preserve">Mas </w:t>
      </w:r>
      <w:r w:rsidR="006870F5">
        <w:t>as histórias de como os dados se tornaram</w:t>
      </w:r>
      <w:r>
        <w:t xml:space="preserve"> grandes começa muitos anos antes da </w:t>
      </w:r>
      <w:r w:rsidR="003C0239">
        <w:t>história recente</w:t>
      </w:r>
      <w:r>
        <w:t xml:space="preserve"> em torno d</w:t>
      </w:r>
      <w:r w:rsidR="00B562E7">
        <w:t>o</w:t>
      </w:r>
      <w:r>
        <w:t xml:space="preserve"> Big Data. A primeira tentativa </w:t>
      </w:r>
      <w:r w:rsidR="00126C08">
        <w:t>de contabilizar essa grande massa de dados ocorreu</w:t>
      </w:r>
      <w:r w:rsidR="006870F5">
        <w:t xml:space="preserve"> em 1941, </w:t>
      </w:r>
      <w:r w:rsidR="00126C08">
        <w:t>popularmente conhecida como a “Explosão da Informação” (termo usado pela primeira vez em 1941, de acordo com o Dicionário Oxford de Inglês).</w:t>
      </w:r>
      <w:r w:rsidR="006870F5">
        <w:t xml:space="preserve"> </w:t>
      </w:r>
      <w:r w:rsidR="006870F5">
        <w:fldChar w:fldCharType="begin" w:fldLock="1"/>
      </w:r>
      <w:r w:rsidR="007F44CB"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 w:rsidR="006870F5">
        <w:fldChar w:fldCharType="separate"/>
      </w:r>
      <w:r w:rsidR="006870F5" w:rsidRPr="006870F5">
        <w:rPr>
          <w:noProof/>
        </w:rPr>
        <w:t>(PRESS, [s.d.])</w:t>
      </w:r>
      <w:r w:rsidR="006870F5">
        <w:fldChar w:fldCharType="end"/>
      </w:r>
    </w:p>
    <w:p w:rsidR="00C67199" w:rsidRDefault="00C67199" w:rsidP="00275C39">
      <w:pPr>
        <w:pStyle w:val="PargrafodaLista"/>
      </w:pPr>
      <w:r>
        <w:t xml:space="preserve">De acordo com o artigo de </w:t>
      </w:r>
      <w:r w:rsidR="006870F5">
        <w:t>Marcos Vieira</w:t>
      </w:r>
      <w:r>
        <w:t>, “</w:t>
      </w:r>
      <w:r w:rsidR="006870F5">
        <w:t>O</w:t>
      </w:r>
      <w:r>
        <w:t xml:space="preserve"> conceito de Big Data começou a ser discutido a cerca de 70 anos” devido ás enormes elevações de volume de dados tornando-se desafiante ter acesso e manipulação com o </w:t>
      </w:r>
      <w:proofErr w:type="gramStart"/>
      <w:r>
        <w:t>mesmo.</w:t>
      </w:r>
      <w:proofErr w:type="gramEnd"/>
      <w:r w:rsidR="006870F5">
        <w:fldChar w:fldCharType="begin" w:fldLock="1"/>
      </w:r>
      <w:r w:rsidR="006870F5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6870F5">
        <w:fldChar w:fldCharType="separate"/>
      </w:r>
      <w:r w:rsidR="006870F5" w:rsidRPr="006870F5">
        <w:rPr>
          <w:noProof/>
        </w:rPr>
        <w:t>(VIEIRA, [s.d.])</w:t>
      </w:r>
      <w:r w:rsidR="006870F5">
        <w:fldChar w:fldCharType="end"/>
      </w:r>
    </w:p>
    <w:p w:rsidR="00C67199" w:rsidRDefault="006870F5" w:rsidP="00275C39">
      <w:pPr>
        <w:pStyle w:val="PargrafodaLista"/>
      </w:pPr>
      <w:r>
        <w:t xml:space="preserve">Ainda no </w:t>
      </w:r>
      <w:proofErr w:type="spellStart"/>
      <w:r>
        <w:t>artido</w:t>
      </w:r>
      <w:proofErr w:type="spellEnd"/>
      <w:r>
        <w:t xml:space="preserve"> de </w:t>
      </w:r>
      <w:r w:rsidR="00C67199">
        <w:t xml:space="preserve">Marcos Vieira, </w:t>
      </w:r>
      <w:r w:rsidR="00F07732">
        <w:t xml:space="preserve">embora já existisse o problema, </w:t>
      </w:r>
      <w:proofErr w:type="gramStart"/>
      <w:r w:rsidR="00F07732">
        <w:t xml:space="preserve">“ </w:t>
      </w:r>
      <w:proofErr w:type="gramEnd"/>
      <w:r w:rsidR="00F07732">
        <w:t xml:space="preserve">o termo Big Data, no entanto, foi criado há 17 anos referindo-se à impossibilidade de armazenamento de grandes volumes de informações em data </w:t>
      </w:r>
      <w:proofErr w:type="spellStart"/>
      <w:r w:rsidR="00F07732">
        <w:t>warehouses</w:t>
      </w:r>
      <w:proofErr w:type="spellEnd"/>
      <w:r w:rsidR="00F07732">
        <w:t xml:space="preserve">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6870F5" w:rsidRDefault="006870F5" w:rsidP="00275C39">
      <w:pPr>
        <w:pStyle w:val="PargrafodaLista"/>
      </w:pPr>
    </w:p>
    <w:p w:rsidR="00B13548" w:rsidRDefault="00E85D27" w:rsidP="00275C39">
      <w:pPr>
        <w:pStyle w:val="PargrafodaLista"/>
      </w:pPr>
      <w:r>
        <w:lastRenderedPageBreak/>
        <w:t xml:space="preserve">O </w:t>
      </w:r>
      <w:r w:rsidR="006870F5">
        <w:t>“</w:t>
      </w:r>
      <w:r>
        <w:t>Big Data</w:t>
      </w:r>
      <w:r w:rsidR="006870F5">
        <w:t>” forma</w:t>
      </w:r>
      <w:r>
        <w:t xml:space="preserve"> um conjunto de dados definidos Velocidade, Volume e Variedade. </w:t>
      </w:r>
    </w:p>
    <w:p w:rsidR="00E85D27" w:rsidRDefault="00E85D27" w:rsidP="00275C39">
      <w:pPr>
        <w:pStyle w:val="PargrafodaLista"/>
      </w:pPr>
      <w:r>
        <w:t>Velocidade: podemos defini-la como que seu principal objetivo</w:t>
      </w:r>
      <w:r w:rsidR="00337FBD">
        <w:t xml:space="preserve"> seja conseguir com que toda a demanda gerada seja tratada em um espaço de tempo id</w:t>
      </w:r>
      <w:r w:rsidR="002E0B03">
        <w:t>ea</w:t>
      </w:r>
      <w:r w:rsidR="00337FBD">
        <w:t>l pra cada uma delas.</w:t>
      </w:r>
    </w:p>
    <w:p w:rsidR="00337FBD" w:rsidRDefault="00337FBD" w:rsidP="00275C39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337FBD" w:rsidRDefault="00337FBD" w:rsidP="00275C39">
      <w:pPr>
        <w:pStyle w:val="PargrafodaLista"/>
      </w:pPr>
      <w:r>
        <w:t xml:space="preserve">Variedade: são as variadas formas de informação processadas, </w:t>
      </w:r>
      <w:r w:rsidR="006870F5">
        <w:t>e-mail</w:t>
      </w:r>
      <w:r>
        <w:t xml:space="preserve">, pagamentos, documentos, páginas web, vídeos e etc. O desafio aqui é colher todos esses dados, e para que haja uma boa </w:t>
      </w:r>
      <w:proofErr w:type="gramStart"/>
      <w:r w:rsidR="00203AA0">
        <w:t>performance</w:t>
      </w:r>
      <w:proofErr w:type="gramEnd"/>
      <w:r>
        <w:t xml:space="preserve"> de intepretação e analítica sobre eles.</w:t>
      </w:r>
    </w:p>
    <w:p w:rsidR="004D2FF2" w:rsidRDefault="00203AA0" w:rsidP="00275C39">
      <w:pPr>
        <w:pStyle w:val="PargrafodaLista"/>
      </w:pPr>
      <w:r>
        <w:t>O artigo produzido pela revista “Ciência Hoje”, em um de seus trechos lembra também que junto com Big Data traz consigo também problemas éticos “</w:t>
      </w:r>
      <w:r w:rsidR="00F73F64">
        <w:t>Questões como a dificuldade de garantir a segurança e privacidade dos dados chegam a inviabilizar projetos, como uma base central de prontuários médicos, devido ao risco de essa informação ser utilizada de forma indevida”.</w:t>
      </w:r>
      <w:r>
        <w:t xml:space="preserve"> </w:t>
      </w:r>
      <w:r w:rsidR="006870F5">
        <w:fldChar w:fldCharType="begin" w:fldLock="1"/>
      </w:r>
      <w:r w:rsidR="006870F5"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 w:rsidR="006870F5">
        <w:fldChar w:fldCharType="separate"/>
      </w:r>
      <w:r w:rsidR="006870F5" w:rsidRPr="006870F5">
        <w:rPr>
          <w:noProof/>
        </w:rPr>
        <w:t>(“Desafios do Big Data”, 2013)</w:t>
      </w:r>
      <w:proofErr w:type="gramStart"/>
      <w:r w:rsidR="006870F5">
        <w:fldChar w:fldCharType="end"/>
      </w:r>
      <w:proofErr w:type="gramEnd"/>
    </w:p>
    <w:p w:rsidR="00275C39" w:rsidRDefault="00F73F64" w:rsidP="00275C39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>, já se parou pra pensar em como manipular e interagir com tantas informações geradas todos os dias?</w:t>
      </w:r>
      <w:r w:rsidR="00732363">
        <w:rPr>
          <w:rFonts w:cs="Arial"/>
          <w:color w:val="222222"/>
          <w:szCs w:val="24"/>
          <w:shd w:val="clear" w:color="auto" w:fill="FFFFFF"/>
        </w:rPr>
        <w:t xml:space="preserve"> </w:t>
      </w:r>
    </w:p>
    <w:p w:rsidR="00275C39" w:rsidRDefault="0082042B" w:rsidP="00275C39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Desenvolvido em 2011, tendo lançamento no em agosto de 2011,</w:t>
      </w:r>
      <w:r w:rsidR="00203AA0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>deu-se a origem ao D3js</w:t>
      </w:r>
      <w:r w:rsidR="00203AA0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>(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ocuments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Data-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riven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>)</w:t>
      </w:r>
      <w:r w:rsidR="00203AA0">
        <w:rPr>
          <w:rFonts w:cs="Arial"/>
          <w:color w:val="222222"/>
          <w:szCs w:val="24"/>
          <w:shd w:val="clear" w:color="auto" w:fill="FFFFFF"/>
        </w:rPr>
        <w:t xml:space="preserve">, uma biblioteca em </w:t>
      </w:r>
      <w:proofErr w:type="spellStart"/>
      <w:proofErr w:type="gramStart"/>
      <w:r w:rsidR="00203AA0">
        <w:rPr>
          <w:rFonts w:cs="Arial"/>
          <w:color w:val="222222"/>
          <w:szCs w:val="24"/>
          <w:shd w:val="clear" w:color="auto" w:fill="FFFFFF"/>
        </w:rPr>
        <w:t>JavaScript</w:t>
      </w:r>
      <w:proofErr w:type="spellEnd"/>
      <w:proofErr w:type="gramEnd"/>
      <w:r w:rsidR="00203AA0">
        <w:rPr>
          <w:rFonts w:cs="Arial"/>
          <w:color w:val="222222"/>
          <w:szCs w:val="24"/>
          <w:shd w:val="clear" w:color="auto" w:fill="FFFFFF"/>
        </w:rPr>
        <w:t xml:space="preserve">, uma </w:t>
      </w:r>
      <w:r>
        <w:rPr>
          <w:rFonts w:cs="Arial"/>
          <w:color w:val="222222"/>
          <w:szCs w:val="24"/>
          <w:shd w:val="clear" w:color="auto" w:fill="FFFFFF"/>
        </w:rPr>
        <w:t xml:space="preserve">linguagem </w:t>
      </w:r>
      <w:r w:rsidR="001636C7">
        <w:rPr>
          <w:rFonts w:cs="Arial"/>
          <w:color w:val="222222"/>
          <w:szCs w:val="24"/>
          <w:shd w:val="clear" w:color="auto" w:fill="FFFFFF"/>
        </w:rPr>
        <w:t xml:space="preserve">de script para navegadores web, sendo a linguagem padrão para criação de páginas web com ótima </w:t>
      </w:r>
      <w:r w:rsidR="00203AA0">
        <w:rPr>
          <w:rFonts w:cs="Arial"/>
          <w:color w:val="222222"/>
          <w:szCs w:val="24"/>
          <w:shd w:val="clear" w:color="auto" w:fill="FFFFFF"/>
        </w:rPr>
        <w:t>interação</w:t>
      </w:r>
      <w:r w:rsidR="001636C7">
        <w:rPr>
          <w:rFonts w:cs="Arial"/>
          <w:color w:val="222222"/>
          <w:szCs w:val="24"/>
          <w:shd w:val="clear" w:color="auto" w:fill="FFFFFF"/>
        </w:rPr>
        <w:t xml:space="preserve"> com usuário, com o principal objetivo de se criar técnicas de visualização de dados interativos e dinâmicos, sendo aplicado em navegador web.</w:t>
      </w:r>
      <w:r w:rsidR="00732363">
        <w:rPr>
          <w:rFonts w:cs="Arial"/>
          <w:color w:val="222222"/>
          <w:szCs w:val="24"/>
          <w:shd w:val="clear" w:color="auto" w:fill="FFFFFF"/>
        </w:rPr>
        <w:t xml:space="preserve"> </w:t>
      </w:r>
    </w:p>
    <w:p w:rsidR="00A61A0D" w:rsidRDefault="00A61A0D" w:rsidP="00275C39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No site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>”</w:t>
      </w:r>
      <w:r w:rsidR="00B838C5">
        <w:rPr>
          <w:rFonts w:cs="Arial"/>
          <w:color w:val="222222"/>
          <w:szCs w:val="24"/>
          <w:shd w:val="clear" w:color="auto" w:fill="FFFFFF"/>
        </w:rPr>
        <w:t>,</w:t>
      </w:r>
      <w:r>
        <w:rPr>
          <w:rFonts w:cs="Arial"/>
          <w:color w:val="222222"/>
          <w:szCs w:val="24"/>
          <w:shd w:val="clear" w:color="auto" w:fill="FFFFFF"/>
        </w:rPr>
        <w:t xml:space="preserve"> relata que o D3js vem “explodindo em </w:t>
      </w:r>
      <w:r w:rsidR="002E0B03">
        <w:rPr>
          <w:rFonts w:cs="Arial"/>
          <w:color w:val="222222"/>
          <w:szCs w:val="24"/>
          <w:shd w:val="clear" w:color="auto" w:fill="FFFFFF"/>
        </w:rPr>
        <w:t>popularidade</w:t>
      </w:r>
      <w:r>
        <w:rPr>
          <w:rFonts w:cs="Arial"/>
          <w:color w:val="222222"/>
          <w:szCs w:val="24"/>
          <w:shd w:val="clear" w:color="auto" w:fill="FFFFFF"/>
        </w:rPr>
        <w:t>, em parte porque além de ele ser extremamente</w:t>
      </w:r>
      <w:r w:rsidR="00275C39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 xml:space="preserve">flexível pelo fato de ele funcionar em navegadores modernos, incluindo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e IOS dispositivos </w:t>
      </w:r>
      <w:r w:rsidR="002E0B03">
        <w:rPr>
          <w:rFonts w:cs="Arial"/>
          <w:color w:val="222222"/>
          <w:szCs w:val="24"/>
          <w:shd w:val="clear" w:color="auto" w:fill="FFFFFF"/>
        </w:rPr>
        <w:t>mobile</w:t>
      </w:r>
      <w:r>
        <w:rPr>
          <w:rFonts w:cs="Arial"/>
          <w:color w:val="222222"/>
          <w:szCs w:val="24"/>
          <w:shd w:val="clear" w:color="auto" w:fill="FFFFFF"/>
        </w:rPr>
        <w:t>, mas também porque é poderoso</w:t>
      </w:r>
      <w:r w:rsidR="00986CF2">
        <w:rPr>
          <w:rFonts w:cs="Arial"/>
          <w:color w:val="222222"/>
          <w:szCs w:val="24"/>
          <w:shd w:val="clear" w:color="auto" w:fill="FFFFFF"/>
        </w:rPr>
        <w:t>”</w:t>
      </w:r>
      <w:r>
        <w:rPr>
          <w:rFonts w:cs="Arial"/>
          <w:color w:val="222222"/>
          <w:szCs w:val="24"/>
          <w:shd w:val="clear" w:color="auto" w:fill="FFFFFF"/>
        </w:rPr>
        <w:t>.</w:t>
      </w:r>
    </w:p>
    <w:p w:rsidR="00B838C5" w:rsidRDefault="00986CF2" w:rsidP="00275C39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</w:t>
      </w:r>
      <w:r w:rsidR="00203AA0">
        <w:rPr>
          <w:rFonts w:cs="Arial"/>
          <w:color w:val="222222"/>
          <w:szCs w:val="24"/>
          <w:shd w:val="clear" w:color="auto" w:fill="FFFFFF"/>
        </w:rPr>
        <w:t>ligar os valores de uma massa de</w:t>
      </w:r>
      <w:r>
        <w:rPr>
          <w:rFonts w:cs="Arial"/>
          <w:color w:val="222222"/>
          <w:szCs w:val="24"/>
          <w:shd w:val="clear" w:color="auto" w:fill="FFFFFF"/>
        </w:rPr>
        <w:t xml:space="preserve"> dados para documentar elementos, podendo assim manipular o documento a partir dessa obtenção de dados.</w:t>
      </w:r>
    </w:p>
    <w:p w:rsidR="00986CF2" w:rsidRDefault="00B838C5" w:rsidP="00275C39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 xml:space="preserve">A flexibilidade é mesmo o maior trunfo dessa nova ferramenta, é ótimo até mesmo para jornalistas, pois não os limitam á uma forma de visual específica, sendo o próprio livre para fazer explorar o uso de gráficos através das </w:t>
      </w:r>
      <w:r w:rsidR="002E0B03">
        <w:rPr>
          <w:rFonts w:cs="Arial"/>
          <w:color w:val="222222"/>
          <w:szCs w:val="24"/>
          <w:shd w:val="clear" w:color="auto" w:fill="FFFFFF"/>
        </w:rPr>
        <w:t>informações, e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 xml:space="preserve">  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>a partir daí inventar novas formas visualização específica.</w:t>
      </w:r>
    </w:p>
    <w:p w:rsidR="00B838C5" w:rsidRDefault="00B838C5" w:rsidP="00275C3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Ainda no site, de acordo com o</w:t>
      </w:r>
      <w:r w:rsidR="00E47533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 xml:space="preserve">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The New York Times tem vindo gradualmente a eliminação gradual do Flash em favor de D3 e outras peças interativas baseadas em </w:t>
      </w:r>
      <w:proofErr w:type="spellStart"/>
      <w:proofErr w:type="gramStart"/>
      <w:r w:rsidRPr="00B838C5">
        <w:rPr>
          <w:rStyle w:val="notranslat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B838C5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>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hyperlink r:id="rId7" w:history="1">
        <w:r w:rsidRPr="00B838C5">
          <w:rPr>
            <w:rStyle w:val="Hyperlink"/>
            <w:rFonts w:cs="Arial"/>
            <w:color w:val="auto"/>
            <w:szCs w:val="24"/>
            <w:shd w:val="clear" w:color="auto" w:fill="FFFFFF"/>
          </w:rPr>
          <w:t>512 Caminhos para a Casa Branca</w:t>
        </w:r>
      </w:hyperlink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, por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Shan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</w:p>
    <w:p w:rsidR="00276129" w:rsidRDefault="00276129" w:rsidP="00B562E7">
      <w:pPr>
        <w:pStyle w:val="Ttulo2"/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B562E7" w:rsidRDefault="00B562E7" w:rsidP="007F44CB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lastRenderedPageBreak/>
        <w:t>Objetivos</w:t>
      </w:r>
    </w:p>
    <w:p w:rsidR="00650309" w:rsidRPr="00650309" w:rsidRDefault="00650309" w:rsidP="00650309">
      <w:bookmarkStart w:id="0" w:name="_GoBack"/>
      <w:bookmarkEnd w:id="0"/>
    </w:p>
    <w:p w:rsidR="00BB43B7" w:rsidRDefault="0022791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>Nosso objetivo nesse trabalho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, é</w:t>
      </w:r>
      <w:proofErr w:type="gramEnd"/>
      <w:r>
        <w:rPr>
          <w:rStyle w:val="apple-converted-space"/>
          <w:rFonts w:cs="Arial"/>
          <w:szCs w:val="24"/>
          <w:shd w:val="clear" w:color="auto" w:fill="FFFFFF"/>
        </w:rPr>
        <w:t xml:space="preserve"> apresentar essa </w:t>
      </w:r>
      <w:r w:rsidR="00B562E7">
        <w:rPr>
          <w:rStyle w:val="apple-converted-space"/>
          <w:rFonts w:cs="Arial"/>
          <w:szCs w:val="24"/>
          <w:shd w:val="clear" w:color="auto" w:fill="FFFFFF"/>
        </w:rPr>
        <w:t>ferramenta, apresentando as suas utilidade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, pois, pode-se tirar grandes vantagens através de sua flexibilidade na manipulação de dados, podendo facilitar tanto para quem usa, para quem for analisar os gráficos gerados por ela, e a partir de então, podendo chegar a resultados satisfatórios rapidamente seja para uma empresa</w:t>
      </w:r>
      <w:r w:rsidR="00BD5E2B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que queira evoluir-se, para o esporte gerando análises importantes, ou até mesmo para a ciência desenvolvendo e chegando a grandes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descoberta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3420BA" w:rsidRDefault="003420BA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Conforme o trabalho foi pesquisado, percebemos que no Brasil ainda não é muito popular, pode se aproveitar e expandir e apresentar para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toda essa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nova tecnologia.</w:t>
      </w:r>
    </w:p>
    <w:p w:rsidR="00227913" w:rsidRDefault="004979D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D3js parece ser o caminho para essa maneira rápida e eficaz de se manipular e interagir com tantas informações geradas num mundo que cada </w:t>
      </w:r>
      <w:r w:rsidRPr="002E0B03">
        <w:rPr>
          <w:rStyle w:val="apple-converted-space"/>
          <w:rFonts w:cs="Arial"/>
          <w:szCs w:val="24"/>
          <w:shd w:val="clear" w:color="auto" w:fill="FFFFFF"/>
        </w:rPr>
        <w:t>vez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mais dependente da tecnologia, irá consequentemente irá gerar cada vez mais dados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266C84" w:rsidRDefault="00276129" w:rsidP="00EE5307">
      <w:pPr>
        <w:rPr>
          <w:rStyle w:val="apple-converted-space"/>
          <w:rFonts w:cs="Arial"/>
          <w:b/>
          <w:sz w:val="28"/>
          <w:szCs w:val="28"/>
          <w:shd w:val="clear" w:color="auto" w:fill="FFFFFF"/>
          <w:lang w:val="en-US"/>
        </w:rPr>
      </w:pPr>
      <w:r w:rsidRPr="00473AB4">
        <w:rPr>
          <w:rStyle w:val="apple-converted-space"/>
          <w:rFonts w:cs="Arial"/>
          <w:b/>
          <w:sz w:val="28"/>
          <w:szCs w:val="28"/>
          <w:shd w:val="clear" w:color="auto" w:fill="FFFFFF"/>
          <w:lang w:val="en-US"/>
        </w:rPr>
        <w:lastRenderedPageBreak/>
        <w:t>REFERENCIAS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Pr="007F44CB">
        <w:rPr>
          <w:rFonts w:ascii="Arial" w:hAnsi="Arial" w:cs="Arial"/>
          <w:noProof/>
        </w:rPr>
        <w:t xml:space="preserve">BLEJMAN, M. </w:t>
      </w:r>
      <w:r w:rsidRPr="007F44CB">
        <w:rPr>
          <w:rFonts w:ascii="Arial" w:hAnsi="Arial" w:cs="Arial"/>
          <w:b/>
          <w:bCs/>
          <w:noProof/>
        </w:rPr>
        <w:t>Como D3.js está mudando a forma de contar histórias com dados (e por que precisamos de uma hackatona)</w:t>
      </w:r>
      <w:r w:rsidRPr="007F44CB">
        <w:rPr>
          <w:rFonts w:ascii="Arial" w:hAnsi="Arial" w:cs="Arial"/>
          <w:noProof/>
        </w:rPr>
        <w:t xml:space="preserve">. Disponível em: &lt;http://ijnet.org/pt-br/blog/como-d3js-esta-mudando-forma-de-contar-historias-com-dados-e-por-que-precisamos-de-uma-hackaton&gt;. Acesso em: 26 fev. 2015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BOSTOCK, M. </w:t>
      </w:r>
      <w:r w:rsidRPr="007F44CB">
        <w:rPr>
          <w:rFonts w:ascii="Arial" w:hAnsi="Arial" w:cs="Arial"/>
          <w:b/>
          <w:bCs/>
          <w:noProof/>
        </w:rPr>
        <w:t>Data-Driven Documents</w:t>
      </w:r>
      <w:r w:rsidRPr="007F44CB">
        <w:rPr>
          <w:rFonts w:ascii="Arial" w:hAnsi="Arial" w:cs="Arial"/>
          <w:noProof/>
        </w:rPr>
        <w:t xml:space="preserve">. Disponível em: &lt;http://d3js.org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b/>
          <w:bCs/>
          <w:noProof/>
        </w:rPr>
        <w:t>D3.js – Gerando gráficos em Javascript</w:t>
      </w:r>
      <w:r w:rsidRPr="007F44CB">
        <w:rPr>
          <w:rFonts w:ascii="Arial" w:hAnsi="Arial" w:cs="Arial"/>
          <w:noProof/>
        </w:rPr>
        <w:t xml:space="preserve">. Disponível em: &lt;http://hanabrasil.com.br/2015/01/12/d3-js-gerando-graficos-em-javascript/&gt;. Acesso em: 27 fev. 2014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DE SOUSA, F. </w:t>
      </w:r>
      <w:r w:rsidRPr="007F44CB">
        <w:rPr>
          <w:rFonts w:ascii="Arial" w:hAnsi="Arial" w:cs="Arial"/>
          <w:b/>
          <w:bCs/>
          <w:noProof/>
        </w:rPr>
        <w:t>Conheça a biblioteca D3js</w:t>
      </w:r>
      <w:r w:rsidRPr="007F44CB">
        <w:rPr>
          <w:rFonts w:ascii="Arial" w:hAnsi="Arial" w:cs="Arial"/>
          <w:noProof/>
        </w:rPr>
        <w:t xml:space="preserve">. Disponível em: &lt;http://revistaw.com.br/blog/conheca-a-biblioteca-d3-js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Desafios do Big Data. p. 6, 2013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EMERSON ALECRIM. </w:t>
      </w:r>
      <w:r w:rsidRPr="007F44CB">
        <w:rPr>
          <w:rFonts w:ascii="Arial" w:hAnsi="Arial" w:cs="Arial"/>
          <w:b/>
          <w:bCs/>
          <w:noProof/>
        </w:rPr>
        <w:t>O que é Big Data?</w:t>
      </w:r>
      <w:r w:rsidRPr="007F44CB">
        <w:rPr>
          <w:rFonts w:ascii="Arial" w:hAnsi="Arial" w:cs="Arial"/>
          <w:noProof/>
        </w:rPr>
        <w:t xml:space="preserve"> Disponível em: &lt;http://www.infowester.com/big-data.php&gt;. Acesso em: 28 fev. 2015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MURRAY, S. </w:t>
      </w:r>
      <w:r w:rsidRPr="007F44CB">
        <w:rPr>
          <w:rFonts w:ascii="Arial" w:hAnsi="Arial" w:cs="Arial"/>
          <w:b/>
          <w:bCs/>
          <w:noProof/>
        </w:rPr>
        <w:t>Data-Driven Documents, Defined</w:t>
      </w:r>
      <w:r w:rsidRPr="007F44CB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OTÁVIO GONÇALVES DE SANTANA. </w:t>
      </w:r>
      <w:r w:rsidRPr="007F44CB">
        <w:rPr>
          <w:rFonts w:ascii="Arial" w:hAnsi="Arial" w:cs="Arial"/>
          <w:b/>
          <w:bCs/>
          <w:noProof/>
        </w:rPr>
        <w:t>Introdução ao Conceito de Big Data</w:t>
      </w:r>
      <w:r w:rsidRPr="007F44CB">
        <w:rPr>
          <w:rFonts w:ascii="Arial" w:hAnsi="Arial" w:cs="Arial"/>
          <w:noProof/>
        </w:rPr>
        <w:t xml:space="preserve">. Disponível em: &lt;http://www.devmedia.com.br/introducao-ao-conceito-de-big-data/27066&gt;. Acesso em: 28 fev. 2014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PRESS, G. </w:t>
      </w:r>
      <w:r w:rsidRPr="007F44CB">
        <w:rPr>
          <w:rFonts w:ascii="Arial" w:hAnsi="Arial" w:cs="Arial"/>
          <w:b/>
          <w:bCs/>
          <w:noProof/>
        </w:rPr>
        <w:t>A Very Short History Of Big Data</w:t>
      </w:r>
      <w:r w:rsidRPr="007F44CB">
        <w:rPr>
          <w:rFonts w:ascii="Arial" w:hAnsi="Arial" w:cs="Arial"/>
          <w:noProof/>
        </w:rPr>
        <w:t xml:space="preserve">. Disponível em: &lt;http://www.forbes.com/sites/gilpress/2013/05/09/a-very-short-history-of-big-data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VIEIRA, M. </w:t>
      </w:r>
      <w:r w:rsidRPr="007F44CB">
        <w:rPr>
          <w:rFonts w:ascii="Arial" w:hAnsi="Arial" w:cs="Arial"/>
          <w:b/>
          <w:bCs/>
          <w:noProof/>
        </w:rPr>
        <w:t>Entendendo Big DataNo Title</w:t>
      </w:r>
      <w:r w:rsidRPr="007F44CB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7F44CB" w:rsidRPr="007F44CB" w:rsidRDefault="007F44CB">
      <w:pPr>
        <w:pStyle w:val="NormalWeb"/>
        <w:divId w:val="541017989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50CC0">
      <w:pgSz w:w="11906" w:h="16838"/>
      <w:pgMar w:top="1701" w:right="1134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8934ED"/>
    <w:multiLevelType w:val="multilevel"/>
    <w:tmpl w:val="D1289794"/>
    <w:lvl w:ilvl="0">
      <w:start w:val="1"/>
      <w:numFmt w:val="decimal"/>
      <w:pStyle w:val="Ttulo1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BF159E"/>
    <w:rsid w:val="000B43F7"/>
    <w:rsid w:val="00126C08"/>
    <w:rsid w:val="0013656F"/>
    <w:rsid w:val="001636C7"/>
    <w:rsid w:val="00203AA0"/>
    <w:rsid w:val="00227913"/>
    <w:rsid w:val="00266C84"/>
    <w:rsid w:val="00275C39"/>
    <w:rsid w:val="00276129"/>
    <w:rsid w:val="002C2900"/>
    <w:rsid w:val="002E0B03"/>
    <w:rsid w:val="00337FBD"/>
    <w:rsid w:val="003420BA"/>
    <w:rsid w:val="00366E08"/>
    <w:rsid w:val="003C0239"/>
    <w:rsid w:val="003C7138"/>
    <w:rsid w:val="0041597C"/>
    <w:rsid w:val="00473AB4"/>
    <w:rsid w:val="004979D3"/>
    <w:rsid w:val="004D2FF2"/>
    <w:rsid w:val="005372C8"/>
    <w:rsid w:val="005854C0"/>
    <w:rsid w:val="00650309"/>
    <w:rsid w:val="006549FD"/>
    <w:rsid w:val="006870F5"/>
    <w:rsid w:val="00732363"/>
    <w:rsid w:val="007E3CB8"/>
    <w:rsid w:val="007F44CB"/>
    <w:rsid w:val="0082042B"/>
    <w:rsid w:val="00883A5B"/>
    <w:rsid w:val="00923F20"/>
    <w:rsid w:val="00986CF2"/>
    <w:rsid w:val="00A50CC0"/>
    <w:rsid w:val="00A61A0D"/>
    <w:rsid w:val="00A9649A"/>
    <w:rsid w:val="00AF33B8"/>
    <w:rsid w:val="00B13548"/>
    <w:rsid w:val="00B562E7"/>
    <w:rsid w:val="00B56C4C"/>
    <w:rsid w:val="00B838C5"/>
    <w:rsid w:val="00BB43B7"/>
    <w:rsid w:val="00BD5E2B"/>
    <w:rsid w:val="00BF159E"/>
    <w:rsid w:val="00C533C3"/>
    <w:rsid w:val="00C67199"/>
    <w:rsid w:val="00D15206"/>
    <w:rsid w:val="00E210B2"/>
    <w:rsid w:val="00E47533"/>
    <w:rsid w:val="00E85D27"/>
    <w:rsid w:val="00EC4EA4"/>
    <w:rsid w:val="00EE5307"/>
    <w:rsid w:val="00F07732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7F44CB"/>
    <w:pPr>
      <w:keepNext/>
      <w:keepLines/>
      <w:numPr>
        <w:numId w:val="1"/>
      </w:numPr>
      <w:spacing w:after="0" w:line="360" w:lineRule="auto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B562E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B562E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7F44CB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translate.googleusercontent.com/translate_c?depth=1&amp;hl=pt-BR&amp;prev=search&amp;rurl=translate.google.com.br&amp;sl=en&amp;u=http://elections.nytimes.com/2012/results/president/scenarios&amp;usg=ALkJrhig8dOygGN7-uHz6Z4msp6TPRxXWQ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14F0FF7C-EE9F-43FA-8229-AB31ED2774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0</TotalTime>
  <Pages>15</Pages>
  <Words>1898</Words>
  <Characters>10252</Characters>
  <Application>Microsoft Office Word</Application>
  <DocSecurity>0</DocSecurity>
  <Lines>85</Lines>
  <Paragraphs>2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55</cp:revision>
  <dcterms:created xsi:type="dcterms:W3CDTF">2015-03-13T00:14:00Z</dcterms:created>
  <dcterms:modified xsi:type="dcterms:W3CDTF">2015-03-26T0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